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11B41CA0">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714C2854">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285C2034">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151D83F6">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69524B3E">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lastRenderedPageBreak/>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3CD1D4C" w:rsidR="00FC5EAC" w:rsidRDefault="00B90C31" w:rsidP="00FC5EAC">
      <w:pPr>
        <w:jc w:val="both"/>
        <w:rPr>
          <w:rFonts w:cs="Times New Roman"/>
          <w:szCs w:val="20"/>
        </w:rPr>
      </w:pPr>
      <w:r w:rsidRPr="00B90C31">
        <w:rPr>
          <w:rFonts w:cs="Times New Roman"/>
          <w:szCs w:val="20"/>
        </w:rPr>
        <w:drawing>
          <wp:anchor distT="0" distB="0" distL="114300" distR="114300" simplePos="0" relativeHeight="251672582" behindDoc="0" locked="0" layoutInCell="1" allowOverlap="1" wp14:anchorId="723E8E68" wp14:editId="25026E68">
            <wp:simplePos x="0" y="0"/>
            <wp:positionH relativeFrom="margin">
              <wp:align>center</wp:align>
            </wp:positionH>
            <wp:positionV relativeFrom="paragraph">
              <wp:posOffset>561163</wp:posOffset>
            </wp:positionV>
            <wp:extent cx="2720975" cy="1898015"/>
            <wp:effectExtent l="0" t="0" r="3175" b="6985"/>
            <wp:wrapTopAndBottom/>
            <wp:docPr id="1003470572" name="Imatge 1" descr="Imatge que conté text, cercle, captura de pantalla, logotip&#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470572" name="Imatge 1" descr="Imatge que conté text, cercle, captura de pantalla, logotip&#10;&#10;Descripció generada automàtica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20975" cy="1898015"/>
                    </a:xfrm>
                    <a:prstGeom prst="rect">
                      <a:avLst/>
                    </a:prstGeom>
                  </pic:spPr>
                </pic:pic>
              </a:graphicData>
            </a:graphic>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Pr="00B90C31">
        <w:rPr>
          <w:noProof/>
        </w:rPr>
        <w:t xml:space="preserve"> </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lastRenderedPageBreak/>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lastRenderedPageBreak/>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lastRenderedPageBreak/>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lastRenderedPageBreak/>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3AF5D5" w14:textId="77777777" w:rsidR="00436D7B" w:rsidRDefault="00436D7B">
      <w:pPr>
        <w:spacing w:after="0" w:line="240" w:lineRule="auto"/>
      </w:pPr>
      <w:r>
        <w:separator/>
      </w:r>
    </w:p>
  </w:endnote>
  <w:endnote w:type="continuationSeparator" w:id="0">
    <w:p w14:paraId="3B794230" w14:textId="77777777" w:rsidR="00436D7B" w:rsidRDefault="00436D7B">
      <w:pPr>
        <w:spacing w:after="0" w:line="240" w:lineRule="auto"/>
      </w:pPr>
      <w:r>
        <w:continuationSeparator/>
      </w:r>
    </w:p>
  </w:endnote>
  <w:endnote w:type="continuationNotice" w:id="1">
    <w:p w14:paraId="62BC31C5" w14:textId="77777777" w:rsidR="00436D7B" w:rsidRDefault="00436D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4CDAEA" w14:textId="77777777" w:rsidR="00436D7B" w:rsidRDefault="00436D7B">
      <w:pPr>
        <w:spacing w:after="0" w:line="240" w:lineRule="auto"/>
      </w:pPr>
      <w:r>
        <w:separator/>
      </w:r>
    </w:p>
  </w:footnote>
  <w:footnote w:type="continuationSeparator" w:id="0">
    <w:p w14:paraId="74A34D9F" w14:textId="77777777" w:rsidR="00436D7B" w:rsidRDefault="00436D7B">
      <w:pPr>
        <w:spacing w:after="0" w:line="240" w:lineRule="auto"/>
      </w:pPr>
      <w:r>
        <w:continuationSeparator/>
      </w:r>
    </w:p>
  </w:footnote>
  <w:footnote w:type="continuationNotice" w:id="1">
    <w:p w14:paraId="0742627B" w14:textId="77777777" w:rsidR="00436D7B" w:rsidRDefault="00436D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36D7B"/>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25118"/>
    <w:rsid w:val="00B30401"/>
    <w:rsid w:val="00B307D9"/>
    <w:rsid w:val="00B34A80"/>
    <w:rsid w:val="00B37705"/>
    <w:rsid w:val="00B46B61"/>
    <w:rsid w:val="00B573DA"/>
    <w:rsid w:val="00B629CB"/>
    <w:rsid w:val="00B62B7E"/>
    <w:rsid w:val="00B65FE4"/>
    <w:rsid w:val="00B70CEF"/>
    <w:rsid w:val="00B73EF5"/>
    <w:rsid w:val="00B7588D"/>
    <w:rsid w:val="00B8449B"/>
    <w:rsid w:val="00B90C31"/>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41CDB"/>
    <w:rsid w:val="00273C5E"/>
    <w:rsid w:val="00341065"/>
    <w:rsid w:val="003C67AD"/>
    <w:rsid w:val="003E38D4"/>
    <w:rsid w:val="00540DA1"/>
    <w:rsid w:val="00574655"/>
    <w:rsid w:val="005A6C3A"/>
    <w:rsid w:val="005B2A97"/>
    <w:rsid w:val="00650E1C"/>
    <w:rsid w:val="00780E1E"/>
    <w:rsid w:val="00795523"/>
    <w:rsid w:val="007D1E00"/>
    <w:rsid w:val="00996CEA"/>
    <w:rsid w:val="009C71B1"/>
    <w:rsid w:val="00A56DC1"/>
    <w:rsid w:val="00AC675E"/>
    <w:rsid w:val="00AE698C"/>
    <w:rsid w:val="00B17995"/>
    <w:rsid w:val="00B25118"/>
    <w:rsid w:val="00BB11ED"/>
    <w:rsid w:val="00CD3700"/>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1</Pages>
  <Words>4741</Words>
  <Characters>27030</Characters>
  <Application>Microsoft Office Word</Application>
  <DocSecurity>0</DocSecurity>
  <Lines>225</Lines>
  <Paragraphs>6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708</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26</cp:revision>
  <cp:lastPrinted>2024-09-26T21:20:00Z</cp:lastPrinted>
  <dcterms:created xsi:type="dcterms:W3CDTF">2024-09-24T17:54:00Z</dcterms:created>
  <dcterms:modified xsi:type="dcterms:W3CDTF">2024-10-3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